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085D65" w:rsidRDefault="002630C5" w:rsidP="00085D65">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085D65" w:rsidRPr="00085D65" w:rsidRDefault="00085D65" w:rsidP="00085D65">
      <w:pPr>
        <w:pStyle w:val="Subtitle"/>
        <w:spacing w:line="480" w:lineRule="auto"/>
        <w:ind w:firstLine="284"/>
        <w:jc w:val="center"/>
        <w:rPr>
          <w:sz w:val="28"/>
          <w:szCs w:val="22"/>
        </w:rPr>
      </w:pPr>
      <w:r w:rsidRPr="00085D65">
        <w:rPr>
          <w:sz w:val="28"/>
          <w:szCs w:val="22"/>
        </w:rPr>
        <w:t>Monday, October 7, 2013</w:t>
      </w: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w:t>
      </w:r>
      <w:bookmarkStart w:id="0" w:name="_GoBack"/>
      <w:bookmarkEnd w:id="0"/>
      <w:r>
        <w:t>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w:t>
      </w:r>
      <w:r w:rsidR="00EE3B41">
        <w:lastRenderedPageBreak/>
        <w:t xml:space="preserve">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lastRenderedPageBreak/>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7A6385" w:rsidRDefault="007A6385" w:rsidP="007A6385">
      <w:pPr>
        <w:keepNext/>
        <w:spacing w:line="480" w:lineRule="auto"/>
        <w:jc w:val="center"/>
      </w:pPr>
      <w:r>
        <w:rPr>
          <w:noProof/>
        </w:rPr>
        <w:lastRenderedPageBreak/>
        <w:drawing>
          <wp:inline distT="0" distB="0" distL="0" distR="0" wp14:anchorId="394FDBE2" wp14:editId="47B34571">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7A6385" w:rsidRPr="000D56CE" w:rsidRDefault="007A6385" w:rsidP="007A6385">
      <w:pPr>
        <w:pStyle w:val="FigureLegend"/>
        <w:spacing w:line="480" w:lineRule="auto"/>
        <w:rPr>
          <w:lang w:bidi="hi-IN"/>
        </w:rPr>
      </w:pPr>
      <w:bookmarkStart w:id="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w:t>
      </w:r>
      <w:r>
        <w:lastRenderedPageBreak/>
        <w:t>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085D65" w:rsidRDefault="00085D65" w:rsidP="00085D65">
      <w:pPr>
        <w:pStyle w:val="FigureLegend"/>
        <w:spacing w:line="480" w:lineRule="auto"/>
      </w:pPr>
      <w:bookmarkStart w:id="3"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085D65" w:rsidTr="00007A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Default="00085D65" w:rsidP="00007A0E">
            <w:pPr>
              <w:pStyle w:val="FigureLegend"/>
              <w:spacing w:line="480" w:lineRule="auto"/>
            </w:pPr>
            <w:r>
              <w:t>Symbol</w:t>
            </w:r>
          </w:p>
        </w:tc>
        <w:tc>
          <w:tcPr>
            <w:tcW w:w="2858"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s</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H</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U</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µ</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τ</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N</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085D65" w:rsidRPr="000E4EA4"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085D65" w:rsidRPr="00EA316D"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085D65" w:rsidRPr="003C4248" w:rsidRDefault="00085D65" w:rsidP="00085D65">
      <w:pPr>
        <w:spacing w:line="480" w:lineRule="auto"/>
      </w:pPr>
    </w:p>
    <w:p w:rsidR="002D7506" w:rsidRDefault="002D7506" w:rsidP="002A0DCC">
      <w:pPr>
        <w:pStyle w:val="Heading2"/>
        <w:spacing w:line="480" w:lineRule="auto"/>
      </w:pPr>
      <w:r>
        <w:t>Appearance of a double mutant</w:t>
      </w:r>
    </w:p>
    <w:p w:rsidR="00A95F28" w:rsidRDefault="00A95F28" w:rsidP="002A0DCC">
      <w:pPr>
        <w:spacing w:after="0" w:line="480" w:lineRule="auto"/>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w:t>
      </w:r>
      <w:r w:rsidR="0002786D">
        <w:lastRenderedPageBreak/>
        <w:t xml:space="preserve">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4"/>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0E474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5"/>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7"/>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lastRenderedPageBreak/>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p w:rsidR="00085D65" w:rsidRDefault="00085D65" w:rsidP="002A0DCC">
      <w:pPr>
        <w:spacing w:line="480" w:lineRule="auto"/>
        <w:rPr>
          <w:lang w:bidi="hi-IN"/>
        </w:rPr>
      </w:pPr>
    </w:p>
    <w:p w:rsidR="00085D65" w:rsidRPr="007C4DDB" w:rsidRDefault="00085D65" w:rsidP="002A0DCC">
      <w:pPr>
        <w:spacing w:line="480" w:lineRule="auto"/>
        <w:rPr>
          <w:lang w:bidi="hi-IN"/>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0E474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E474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E474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085D65" w:rsidRDefault="00085D65" w:rsidP="00085D65">
      <w:pPr>
        <w:keepNext/>
        <w:spacing w:line="480" w:lineRule="auto"/>
        <w:jc w:val="center"/>
      </w:pPr>
      <w:r>
        <w:rPr>
          <w:noProof/>
        </w:rPr>
        <w:drawing>
          <wp:inline distT="0" distB="0" distL="0" distR="0" wp14:anchorId="437BDFCF" wp14:editId="0245E74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Pr="00E4303E" w:rsidRDefault="00085D65" w:rsidP="00085D65">
      <w:pPr>
        <w:pStyle w:val="FigureLegend"/>
        <w:spacing w:line="480" w:lineRule="auto"/>
      </w:pPr>
      <w:bookmarkStart w:id="10"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0"/>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02, </w:t>
      </w:r>
      <w:r w:rsidRPr="00E4303E">
        <w:rPr>
          <w:i/>
          <w:iCs/>
        </w:rPr>
        <w:t>H</w:t>
      </w:r>
      <w:r>
        <w:t xml:space="preserve">=2, </w:t>
      </w:r>
      <w:r w:rsidRPr="00E4303E">
        <w:rPr>
          <w:i/>
          <w:iCs/>
        </w:rPr>
        <w:t>N</w:t>
      </w:r>
      <w:r>
        <w:t>=10</w:t>
      </w:r>
      <w:r>
        <w:rPr>
          <w:vertAlign w:val="superscript"/>
        </w:rPr>
        <w:t>6</w:t>
      </w:r>
      <w:r>
        <w:t xml:space="preserve">. </w:t>
      </w:r>
    </w:p>
    <w:p w:rsidR="00544FA2" w:rsidRDefault="00CD660F" w:rsidP="009637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lastRenderedPageBreak/>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085D65" w:rsidRPr="003C4248" w:rsidRDefault="00085D65" w:rsidP="00085D65">
      <w:pPr>
        <w:pStyle w:val="FigureLegend"/>
        <w:spacing w:line="480" w:lineRule="auto"/>
        <w:rPr>
          <w:b/>
          <w:bCs/>
        </w:rPr>
      </w:pPr>
      <w:r w:rsidRPr="003C4248">
        <w:rPr>
          <w:noProof/>
        </w:rPr>
        <w:lastRenderedPageBreak/>
        <w:drawing>
          <wp:inline distT="0" distB="0" distL="0" distR="0" wp14:anchorId="4EC6A240" wp14:editId="354B5D1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085D65" w:rsidRPr="003C4248" w:rsidRDefault="00085D65" w:rsidP="00085D65">
      <w:pPr>
        <w:spacing w:line="480" w:lineRule="auto"/>
        <w:jc w:val="center"/>
        <w:rPr>
          <w:sz w:val="16"/>
          <w:szCs w:val="16"/>
        </w:rPr>
      </w:pPr>
      <w:bookmarkStart w:id="11"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1"/>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AC687F"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 xml:space="preserve">from 0.9996 with NM to </w:t>
      </w:r>
      <w:r w:rsidR="0082586B">
        <w:lastRenderedPageBreak/>
        <w:t>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085D65" w:rsidRDefault="00085D65" w:rsidP="00085D65">
      <w:pPr>
        <w:keepNext/>
        <w:spacing w:line="480" w:lineRule="auto"/>
        <w:jc w:val="center"/>
      </w:pPr>
      <w:r>
        <w:rPr>
          <w:noProof/>
        </w:rPr>
        <w:drawing>
          <wp:inline distT="0" distB="0" distL="0" distR="0" wp14:anchorId="273E7AFE" wp14:editId="23013AFE">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Default="00085D65" w:rsidP="00085D65">
      <w:pPr>
        <w:pStyle w:val="FigureLegend"/>
        <w:spacing w:line="480" w:lineRule="auto"/>
        <w:rPr>
          <w:lang w:bidi="hi-IN"/>
        </w:rPr>
      </w:pPr>
      <w:bookmarkStart w:id="12"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2"/>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0E474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3"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3"/>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0"/>
        <w:gridCol w:w="852"/>
      </w:tblGrid>
      <w:tr w:rsidR="00290173" w:rsidTr="001C5D6C">
        <w:tc>
          <w:tcPr>
            <w:tcW w:w="4500" w:type="pct"/>
            <w:tcBorders>
              <w:top w:val="nil"/>
              <w:left w:val="nil"/>
              <w:bottom w:val="nil"/>
              <w:right w:val="nil"/>
            </w:tcBorders>
          </w:tcPr>
          <w:p w:rsidR="00290173" w:rsidRPr="00CB2F61"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lastRenderedPageBreak/>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5"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rsidP="00085D65">
      <w:pPr>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rsidP="00085D65">
      <w:pPr>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rsidP="00085D65">
      <w:pPr>
        <w:divId w:val="1179462879"/>
        <w:rPr>
          <w:noProof/>
        </w:rPr>
      </w:pPr>
      <w:r w:rsidRPr="002E0EBF">
        <w:rPr>
          <w:noProof/>
        </w:rPr>
        <w:t>Berg, O. G. 1996. Selection intensity for codon bias and the effective population size of Escherichia coli. Genetics 142:1379–82.</w:t>
      </w:r>
    </w:p>
    <w:p w:rsidR="002E0EBF" w:rsidRPr="002E0EBF" w:rsidRDefault="002E0EBF" w:rsidP="00085D65">
      <w:pPr>
        <w:divId w:val="1179462879"/>
        <w:rPr>
          <w:noProof/>
        </w:rPr>
      </w:pPr>
      <w:r w:rsidRPr="002E0EBF">
        <w:rPr>
          <w:noProof/>
        </w:rPr>
        <w:lastRenderedPageBreak/>
        <w:t>Bjedov, I., O. Tenaillon, B. Gérard, V. Souza, E. Denamur, M. Radman, F. Taddei, and I. Matic. 2003. Stress-induced mutagenesis in bacteria. Science (80-. ). 300:1404–9.</w:t>
      </w:r>
    </w:p>
    <w:p w:rsidR="002E0EBF" w:rsidRPr="002E0EBF" w:rsidRDefault="002E0EBF" w:rsidP="00085D65">
      <w:pPr>
        <w:divId w:val="1179462879"/>
        <w:rPr>
          <w:noProof/>
        </w:rPr>
      </w:pPr>
      <w:r w:rsidRPr="002E0EBF">
        <w:rPr>
          <w:noProof/>
        </w:rPr>
        <w:t>Cairns, J., J. Overbaugh, and S. Miller. 1988. The origin of mutants. Nature 335:142–5.</w:t>
      </w:r>
    </w:p>
    <w:p w:rsidR="002E0EBF" w:rsidRPr="002E0EBF" w:rsidRDefault="002E0EBF" w:rsidP="00085D65">
      <w:pPr>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rsidP="00085D65">
      <w:pPr>
        <w:divId w:val="1179462879"/>
        <w:rPr>
          <w:noProof/>
        </w:rPr>
      </w:pPr>
      <w:r w:rsidRPr="002E0EBF">
        <w:rPr>
          <w:noProof/>
        </w:rPr>
        <w:t>Coyne, J. A., N. H. Barton, and M. Turelli. 2000. Is Wright’s shifting balance process important in evolution? Evolution (N. Y). 54:306–317.</w:t>
      </w:r>
    </w:p>
    <w:p w:rsidR="002E0EBF" w:rsidRPr="002E0EBF" w:rsidRDefault="002E0EBF" w:rsidP="00085D65">
      <w:pPr>
        <w:divId w:val="1179462879"/>
        <w:rPr>
          <w:noProof/>
        </w:rPr>
      </w:pPr>
      <w:r w:rsidRPr="002E0EBF">
        <w:rPr>
          <w:noProof/>
        </w:rPr>
        <w:t>Crow, J. F., W. R. Engels, and C. Denniston. 1990. Phase Three of Wright’s Shifting-Balance Theory. Evolution (N. Y). 44:233.</w:t>
      </w:r>
    </w:p>
    <w:p w:rsidR="002E0EBF" w:rsidRPr="002E0EBF" w:rsidRDefault="002E0EBF" w:rsidP="00085D65">
      <w:pPr>
        <w:divId w:val="1179462879"/>
        <w:rPr>
          <w:noProof/>
        </w:rPr>
      </w:pPr>
      <w:r w:rsidRPr="002E0EBF">
        <w:rPr>
          <w:noProof/>
        </w:rPr>
        <w:t>Dawson, K. J. 1998. Evolutionarily stable mutation rates. J. Theor. Biol. 194:143–57.</w:t>
      </w:r>
    </w:p>
    <w:p w:rsidR="002E0EBF" w:rsidRPr="002E0EBF" w:rsidRDefault="002E0EBF" w:rsidP="00085D65">
      <w:pPr>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rsidP="00085D65">
      <w:pPr>
        <w:divId w:val="1179462879"/>
        <w:rPr>
          <w:noProof/>
        </w:rPr>
      </w:pPr>
      <w:r w:rsidRPr="002E0EBF">
        <w:rPr>
          <w:noProof/>
        </w:rPr>
        <w:t>Denamur, E., and I. Matic. 2006. Evolution of mutation rates in bacteria. Mol. Microbiol. 60:820–7.</w:t>
      </w:r>
    </w:p>
    <w:p w:rsidR="002E0EBF" w:rsidRPr="002E0EBF" w:rsidRDefault="002E0EBF" w:rsidP="00085D65">
      <w:pPr>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rsidP="00085D65">
      <w:pPr>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rsidP="00085D65">
      <w:pPr>
        <w:divId w:val="1179462879"/>
        <w:rPr>
          <w:noProof/>
        </w:rPr>
      </w:pPr>
      <w:r w:rsidRPr="002E0EBF">
        <w:rPr>
          <w:noProof/>
        </w:rPr>
        <w:t>Fisher, R. A. 1930. The Genetical Theory of Natural Selection. Clarendon Press, Oxford.</w:t>
      </w:r>
    </w:p>
    <w:p w:rsidR="002E0EBF" w:rsidRPr="002E0EBF" w:rsidRDefault="002E0EBF" w:rsidP="00085D65">
      <w:pPr>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rsidP="00085D65">
      <w:pPr>
        <w:divId w:val="1179462879"/>
        <w:rPr>
          <w:noProof/>
        </w:rPr>
      </w:pPr>
      <w:r w:rsidRPr="002E0EBF">
        <w:rPr>
          <w:noProof/>
        </w:rPr>
        <w:t>Gavrilets, S. 1996. On phase three of the shifting-balance theory. Evolution (N. Y). 50:1034–1041. JSTOR.</w:t>
      </w:r>
    </w:p>
    <w:p w:rsidR="002E0EBF" w:rsidRPr="002E0EBF" w:rsidRDefault="002E0EBF" w:rsidP="00085D65">
      <w:pPr>
        <w:divId w:val="1179462879"/>
        <w:rPr>
          <w:noProof/>
        </w:rPr>
      </w:pPr>
      <w:r w:rsidRPr="002E0EBF">
        <w:rPr>
          <w:noProof/>
        </w:rPr>
        <w:t>Gordo, I., and F. Dionisio. 2005. Nonequilibrium model for estimating parameters of deleterious mutations. Phys. Rev. E 71:18–21.</w:t>
      </w:r>
    </w:p>
    <w:p w:rsidR="002E0EBF" w:rsidRPr="002E0EBF" w:rsidRDefault="002E0EBF" w:rsidP="00085D65">
      <w:pPr>
        <w:divId w:val="1179462879"/>
        <w:rPr>
          <w:noProof/>
        </w:rPr>
      </w:pPr>
      <w:r w:rsidRPr="002E0EBF">
        <w:rPr>
          <w:noProof/>
        </w:rPr>
        <w:t>Gordo, I., L. Perfeito, and A. Sousa. 2011. Fitness effects of mutations in bacteria. J. Mol. Microbiol. Biotechnol. 21:20–35.</w:t>
      </w:r>
    </w:p>
    <w:p w:rsidR="002E0EBF" w:rsidRPr="002E0EBF" w:rsidRDefault="002E0EBF" w:rsidP="00085D65">
      <w:pPr>
        <w:divId w:val="1179462879"/>
        <w:rPr>
          <w:noProof/>
        </w:rPr>
      </w:pPr>
      <w:r w:rsidRPr="002E0EBF">
        <w:rPr>
          <w:noProof/>
        </w:rPr>
        <w:t>Hadany, L. 2003. Adaptive peak shifts in a heterogenous environment. Theor. Popul. Biol. 63:41–51.</w:t>
      </w:r>
    </w:p>
    <w:p w:rsidR="002E0EBF" w:rsidRPr="002E0EBF" w:rsidRDefault="002E0EBF" w:rsidP="00085D65">
      <w:pPr>
        <w:divId w:val="1179462879"/>
        <w:rPr>
          <w:noProof/>
        </w:rPr>
      </w:pPr>
      <w:r w:rsidRPr="002E0EBF">
        <w:rPr>
          <w:noProof/>
        </w:rPr>
        <w:lastRenderedPageBreak/>
        <w:t>Hadany, L., and T. Beker. 2003. Fitness-associated recombination on rugged adaptive landscapes. J. Evol. Biol. 16:862–870.</w:t>
      </w:r>
    </w:p>
    <w:p w:rsidR="002E0EBF" w:rsidRPr="002E0EBF" w:rsidRDefault="002E0EBF" w:rsidP="00085D65">
      <w:pPr>
        <w:divId w:val="1179462879"/>
        <w:rPr>
          <w:noProof/>
        </w:rPr>
      </w:pPr>
      <w:r w:rsidRPr="002E0EBF">
        <w:rPr>
          <w:noProof/>
        </w:rPr>
        <w:t>Haigh, J. 1978. The accumulation of deleterious genes in a population - Muller’s Ratchet. Theor. Popul. Biol. 14:251–267.</w:t>
      </w:r>
    </w:p>
    <w:p w:rsidR="002E0EBF" w:rsidRPr="002E0EBF" w:rsidRDefault="002E0EBF" w:rsidP="00085D65">
      <w:pPr>
        <w:divId w:val="1179462879"/>
        <w:rPr>
          <w:noProof/>
        </w:rPr>
      </w:pPr>
      <w:r w:rsidRPr="002E0EBF">
        <w:rPr>
          <w:noProof/>
        </w:rPr>
        <w:t>Hall, L. M. C., and S. K. Henderson-Begg. 2006. Hypermutable bacteria isolated from humans--a critical analysis. Microbiology 152:2505–14.</w:t>
      </w:r>
    </w:p>
    <w:p w:rsidR="002E0EBF" w:rsidRPr="002E0EBF" w:rsidRDefault="002E0EBF" w:rsidP="00085D65">
      <w:pPr>
        <w:divId w:val="1179462879"/>
        <w:rPr>
          <w:noProof/>
        </w:rPr>
      </w:pPr>
      <w:r w:rsidRPr="002E0EBF">
        <w:rPr>
          <w:noProof/>
        </w:rPr>
        <w:t>Hartfield, M., and S. P. Otto. 2011. Recombination and hitchhiking of deleterious alleles. Evolution 65:2421–34.</w:t>
      </w:r>
    </w:p>
    <w:p w:rsidR="002E0EBF" w:rsidRPr="002E0EBF" w:rsidRDefault="002E0EBF" w:rsidP="00085D65">
      <w:pPr>
        <w:divId w:val="1179462879"/>
        <w:rPr>
          <w:noProof/>
        </w:rPr>
      </w:pPr>
      <w:r w:rsidRPr="002E0EBF">
        <w:rPr>
          <w:noProof/>
        </w:rPr>
        <w:t>Kessler, D., and H. Levine. 1998. Mutator Dynamics on a Smooth Evolutionary Landscape. Phys. Rev. Lett. 80:2012–2015.</w:t>
      </w:r>
    </w:p>
    <w:p w:rsidR="002E0EBF" w:rsidRPr="002E0EBF" w:rsidRDefault="002E0EBF" w:rsidP="00085D65">
      <w:pPr>
        <w:divId w:val="1179462879"/>
        <w:rPr>
          <w:noProof/>
        </w:rPr>
      </w:pPr>
      <w:r w:rsidRPr="002E0EBF">
        <w:rPr>
          <w:noProof/>
        </w:rPr>
        <w:t>Kibota, T. T., and M. Lynch. 1996. Estimate of the genomic mutation rate deleterious to overall fitness in E. coli. Nature 381:694–6.</w:t>
      </w:r>
    </w:p>
    <w:p w:rsidR="002E0EBF" w:rsidRPr="002E0EBF" w:rsidRDefault="002E0EBF" w:rsidP="00085D65">
      <w:pPr>
        <w:divId w:val="1179462879"/>
        <w:rPr>
          <w:noProof/>
        </w:rPr>
      </w:pPr>
      <w:r w:rsidRPr="002E0EBF">
        <w:rPr>
          <w:noProof/>
        </w:rPr>
        <w:t>Leigh, E. G. J. 1970. Natural Selection and Mutability. Am. Nat. 104:301–305.</w:t>
      </w:r>
    </w:p>
    <w:p w:rsidR="002E0EBF" w:rsidRPr="002E0EBF" w:rsidRDefault="002E0EBF" w:rsidP="00085D65">
      <w:pPr>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rsidP="00085D65">
      <w:pPr>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rsidP="00085D65">
      <w:pPr>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rsidP="00085D65">
      <w:pPr>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rsidP="00085D65">
      <w:pPr>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rsidP="00085D65">
      <w:pPr>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rsidP="00085D65">
      <w:pPr>
        <w:divId w:val="1179462879"/>
        <w:rPr>
          <w:noProof/>
        </w:rPr>
      </w:pPr>
      <w:r w:rsidRPr="002E0EBF">
        <w:rPr>
          <w:noProof/>
        </w:rPr>
        <w:t>Ram, Y., and L. Hadany. 2012. The evolution of stress-induced hypermutation in asexual populations. Evolution (N. Y). 66:2315–28.</w:t>
      </w:r>
    </w:p>
    <w:p w:rsidR="002E0EBF" w:rsidRPr="002E0EBF" w:rsidRDefault="002E0EBF" w:rsidP="00085D65">
      <w:pPr>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rsidP="00085D65">
      <w:pPr>
        <w:divId w:val="1179462879"/>
        <w:rPr>
          <w:noProof/>
        </w:rPr>
      </w:pPr>
      <w:r w:rsidRPr="002E0EBF">
        <w:rPr>
          <w:noProof/>
        </w:rPr>
        <w:lastRenderedPageBreak/>
        <w:t>Sharp, N. P., and A. F. Agrawal. 2012. Evidence for elevated mutation rates in low-quality genotypes. Proc. Natl. Acad. Sci. 109:6142–6.</w:t>
      </w:r>
    </w:p>
    <w:p w:rsidR="002E0EBF" w:rsidRPr="002E0EBF" w:rsidRDefault="002E0EBF" w:rsidP="00085D65">
      <w:pPr>
        <w:divId w:val="1179462879"/>
        <w:rPr>
          <w:noProof/>
        </w:rPr>
      </w:pPr>
      <w:r w:rsidRPr="002E0EBF">
        <w:rPr>
          <w:noProof/>
        </w:rPr>
        <w:t>Shaw, F. H., and C. F. Baer. 2011. Fitness-dependent mutation rates in finite populations. J. Evol. Biol. 24:1677–84.</w:t>
      </w:r>
    </w:p>
    <w:p w:rsidR="002E0EBF" w:rsidRPr="002E0EBF" w:rsidRDefault="002E0EBF" w:rsidP="00085D65">
      <w:pPr>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rsidP="00085D65">
      <w:pPr>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rsidP="00085D65">
      <w:pPr>
        <w:divId w:val="1179462879"/>
        <w:rPr>
          <w:noProof/>
        </w:rPr>
      </w:pPr>
      <w:r w:rsidRPr="002E0EBF">
        <w:rPr>
          <w:noProof/>
        </w:rPr>
        <w:t>Sniegowski, P. D., P. J. Gerrish, and R. E. Lenski. 1997. Evolution of high mutation rates in experimental populations of E. coli. Nature 387:703–5. Nature Publishing Group.</w:t>
      </w:r>
    </w:p>
    <w:p w:rsidR="002E0EBF" w:rsidRPr="002E0EBF" w:rsidRDefault="002E0EBF" w:rsidP="00085D65">
      <w:pPr>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rsidP="00085D65">
      <w:pPr>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rsidP="00085D65">
      <w:pPr>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rsidP="00085D65">
      <w:pPr>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rsidP="00085D65">
      <w:pPr>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rsidP="00085D65">
      <w:pPr>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rsidP="00085D65">
      <w:pPr>
        <w:divId w:val="1179462879"/>
        <w:rPr>
          <w:noProof/>
        </w:rPr>
      </w:pPr>
      <w:r w:rsidRPr="002E0EBF">
        <w:rPr>
          <w:noProof/>
        </w:rPr>
        <w:t>Wade, M., and C. Goodnight. 1991. Wright’s shifting balance theory: an experimental study. Science (80-. ). 253:1015–1018.</w:t>
      </w:r>
    </w:p>
    <w:p w:rsidR="002E0EBF" w:rsidRPr="002E0EBF" w:rsidRDefault="002E0EBF" w:rsidP="00085D65">
      <w:pPr>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rsidP="00085D65">
      <w:pPr>
        <w:divId w:val="1179462879"/>
        <w:rPr>
          <w:noProof/>
        </w:rPr>
      </w:pPr>
      <w:r w:rsidRPr="002E0EBF">
        <w:rPr>
          <w:noProof/>
        </w:rPr>
        <w:lastRenderedPageBreak/>
        <w:t>Whitlock, M. C. 1997. Founder Effects and Peak Shifts Without Genetic Drift: Adaptive Peak Shifts Occur Easily When Environments Fluctuate Slightly. Evolution (N. Y). 51:1044.</w:t>
      </w:r>
    </w:p>
    <w:p w:rsidR="002E0EBF" w:rsidRPr="002E0EBF" w:rsidRDefault="002E0EBF" w:rsidP="00085D65">
      <w:pPr>
        <w:divId w:val="1179462879"/>
        <w:rPr>
          <w:noProof/>
        </w:rPr>
      </w:pPr>
      <w:r w:rsidRPr="002E0EBF">
        <w:rPr>
          <w:noProof/>
        </w:rPr>
        <w:t>Whitlock, M. C. 1995. Variance-Induced Peak Shifts. Evolution (N. Y). 49:252.</w:t>
      </w:r>
    </w:p>
    <w:p w:rsidR="002E0EBF" w:rsidRPr="002E0EBF" w:rsidRDefault="002E0EBF" w:rsidP="00085D65">
      <w:pPr>
        <w:divId w:val="1179462879"/>
        <w:rPr>
          <w:noProof/>
        </w:rPr>
      </w:pPr>
      <w:r w:rsidRPr="002E0EBF">
        <w:rPr>
          <w:noProof/>
        </w:rPr>
        <w:t>Whitlock, M. C., and P. C. Phillips. 2000. The exquisite corpse: a shifting view of the shifting balance. Trends Ecol. Evol. 15:347–348.</w:t>
      </w:r>
    </w:p>
    <w:p w:rsidR="002E0EBF" w:rsidRPr="002E0EBF" w:rsidRDefault="002E0EBF" w:rsidP="00085D65">
      <w:pPr>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rsidP="00085D65">
      <w:pPr>
        <w:divId w:val="1179462879"/>
        <w:rPr>
          <w:noProof/>
        </w:rPr>
      </w:pPr>
      <w:r w:rsidRPr="002E0EBF">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0EBF" w:rsidRPr="002E0EBF" w:rsidRDefault="002E0EBF" w:rsidP="00085D65">
      <w:pPr>
        <w:divId w:val="1179462879"/>
        <w:rPr>
          <w:noProof/>
        </w:rPr>
      </w:pPr>
      <w:r w:rsidRPr="002E0EBF">
        <w:rPr>
          <w:noProof/>
        </w:rPr>
        <w:t>Wright, S. 1931. Evolution in Mendelian Populations. Genetics 16:97–159.</w:t>
      </w:r>
    </w:p>
    <w:p w:rsidR="002E0EBF" w:rsidRPr="002E0EBF" w:rsidRDefault="002E0EBF" w:rsidP="00085D65">
      <w:pPr>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0E474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0E474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0"/>
        <w:gridCol w:w="852"/>
      </w:tblGrid>
      <w:tr w:rsidR="0002786D" w:rsidTr="00000DD9">
        <w:tc>
          <w:tcPr>
            <w:tcW w:w="4500" w:type="pct"/>
            <w:tcBorders>
              <w:top w:val="nil"/>
              <w:left w:val="nil"/>
              <w:bottom w:val="nil"/>
              <w:right w:val="nil"/>
            </w:tcBorders>
            <w:vAlign w:val="center"/>
          </w:tcPr>
          <w:p w:rsidR="0002786D" w:rsidRDefault="000E474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w:t>
      </w:r>
      <w:r>
        <w:lastRenderedPageBreak/>
        <w:t>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0E474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sectPr w:rsidR="003B3D00" w:rsidRPr="00DE1C4B" w:rsidSect="001A3DFF">
      <w:headerReference w:type="even" r:id="rId16"/>
      <w:headerReference w:type="default" r:id="rId17"/>
      <w:footerReference w:type="default" r:id="rId18"/>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4746" w:rsidRDefault="000E4746" w:rsidP="009A122D">
      <w:pPr>
        <w:spacing w:after="0" w:line="240" w:lineRule="auto"/>
      </w:pPr>
      <w:r>
        <w:separator/>
      </w:r>
    </w:p>
  </w:endnote>
  <w:endnote w:type="continuationSeparator" w:id="0">
    <w:p w:rsidR="000E4746" w:rsidRDefault="000E474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6742B1D-C2C9-49C7-A30E-ED299BA5B020}"/>
    <w:embedBold r:id="rId2" w:fontKey="{4BA9B3BF-78B2-49C0-8A48-A143A840E299}"/>
    <w:embedItalic r:id="rId3" w:fontKey="{A5C680BC-BC41-441C-B785-CA80E66BDABE}"/>
    <w:embedBoldItalic r:id="rId4" w:fontKey="{4FBD2B8D-5057-4010-A8B1-96F825AAF799}"/>
  </w:font>
  <w:font w:name="Tahoma">
    <w:panose1 w:val="020B0604030504040204"/>
    <w:charset w:val="00"/>
    <w:family w:val="swiss"/>
    <w:pitch w:val="variable"/>
    <w:sig w:usb0="E1002EFF" w:usb1="C000605B" w:usb2="00000029" w:usb3="00000000" w:csb0="000101FF" w:csb1="00000000"/>
    <w:embedRegular r:id="rId5" w:fontKey="{902B8D57-968A-418E-BDF5-AF4E27172884}"/>
  </w:font>
  <w:font w:name="cmr10">
    <w:charset w:val="00"/>
    <w:family w:val="swiss"/>
    <w:pitch w:val="variable"/>
    <w:sig w:usb0="00000003" w:usb1="00000000" w:usb2="00000000" w:usb3="00000000" w:csb0="00000001" w:csb1="00000000"/>
    <w:embedRegular r:id="rId6" w:fontKey="{8FB43591-6689-4C0D-813C-C521B122D3CC}"/>
  </w:font>
  <w:font w:name="Cambria Math">
    <w:panose1 w:val="02040503050406030204"/>
    <w:charset w:val="00"/>
    <w:family w:val="roman"/>
    <w:pitch w:val="variable"/>
    <w:sig w:usb0="E00002FF" w:usb1="420024FF" w:usb2="00000000" w:usb3="00000000" w:csb0="0000019F" w:csb1="00000000"/>
    <w:embedItalic r:id="rId7" w:fontKey="{DF9C51C2-71E7-4813-9D39-2822ECF097B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1A3DFF">
          <w:rPr>
            <w:noProof/>
          </w:rPr>
          <w:t>3</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4746" w:rsidRDefault="000E4746" w:rsidP="009A122D">
      <w:pPr>
        <w:spacing w:after="0" w:line="240" w:lineRule="auto"/>
      </w:pPr>
      <w:r>
        <w:separator/>
      </w:r>
    </w:p>
  </w:footnote>
  <w:footnote w:type="continuationSeparator" w:id="0">
    <w:p w:rsidR="000E4746" w:rsidRDefault="000E4746"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pPr>
      <w:pStyle w:val="Header"/>
    </w:pPr>
    <w:r>
      <w:t xml:space="preserve">Ram and </w:t>
    </w:r>
    <w:proofErr w:type="spellStart"/>
    <w:r>
      <w:t>Hadany</w:t>
    </w:r>
    <w:proofErr w:type="spellEnd"/>
    <w:r>
      <w:t>, 20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rsidP="001A3DFF">
    <w:pPr>
      <w:pStyle w:val="Header"/>
      <w:jc w:val="right"/>
    </w:pPr>
    <w:r w:rsidRPr="004E278A">
      <w:rPr>
        <w:lang w:bidi="hi-IN"/>
      </w:rPr>
      <w:t>SIM,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5D65"/>
    <w:rsid w:val="0008670D"/>
    <w:rsid w:val="00092B79"/>
    <w:rsid w:val="00096116"/>
    <w:rsid w:val="000A40AD"/>
    <w:rsid w:val="000C23E4"/>
    <w:rsid w:val="000C3573"/>
    <w:rsid w:val="000C6518"/>
    <w:rsid w:val="000C745E"/>
    <w:rsid w:val="000D56CE"/>
    <w:rsid w:val="000E41BA"/>
    <w:rsid w:val="000E4746"/>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3DFF"/>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A6385"/>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bgu.ac.il/BIDR/conf/sideergrads/SIDEER_symposium/" TargetMode="External"/><Relationship Id="rId10" Type="http://schemas.openxmlformats.org/officeDocument/2006/relationships/hyperlink" Target="mailto:lilach.hada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22E07F-41D5-4D0E-8CA0-DAF088514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29330</Words>
  <Characters>146652</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cp:revision>
  <dcterms:created xsi:type="dcterms:W3CDTF">2013-10-07T16:39:00Z</dcterms:created>
  <dcterms:modified xsi:type="dcterms:W3CDTF">2013-10-0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